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1D425" w14:textId="09D727CD" w:rsidR="00A43C01" w:rsidRPr="000868D3" w:rsidRDefault="00A43C01">
      <w:pPr>
        <w:spacing w:after="160" w:line="259" w:lineRule="auto"/>
        <w:ind w:firstLine="0"/>
        <w:jc w:val="left"/>
        <w:sectPr w:rsidR="00A43C01" w:rsidRPr="000868D3"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bookmarkStart w:id="0" w:name="_Toc26790528"/>
    </w:p>
    <w:p w14:paraId="181F4BD3" w14:textId="7603293B" w:rsidR="00A731C9" w:rsidRPr="000868D3" w:rsidRDefault="0048673A" w:rsidP="00314E29">
      <w:pPr>
        <w:pStyle w:val="Heading1"/>
        <w:rPr>
          <w:rFonts w:ascii="Times New Roman" w:hAnsi="Times New Roman" w:cs="Times New Roman"/>
        </w:rPr>
      </w:pPr>
      <w:bookmarkStart w:id="1" w:name="_Toc26956320"/>
      <w:r w:rsidRPr="000868D3">
        <w:rPr>
          <w:rFonts w:ascii="Times New Roman" w:hAnsi="Times New Roman" w:cs="Times New Roman"/>
        </w:rPr>
        <w:lastRenderedPageBreak/>
        <w:t>Bab I</w:t>
      </w:r>
      <w:bookmarkEnd w:id="0"/>
      <w:bookmarkEnd w:id="1"/>
      <w:r w:rsidR="002141B7">
        <w:rPr>
          <w:rFonts w:ascii="Times New Roman" w:hAnsi="Times New Roman" w:cs="Times New Roman"/>
          <w:lang w:val="en-US"/>
        </w:rPr>
        <w:t>I</w:t>
      </w:r>
      <w:r w:rsidR="003B3039">
        <w:rPr>
          <w:rFonts w:ascii="Times New Roman" w:hAnsi="Times New Roman" w:cs="Times New Roman"/>
          <w:lang w:val="en-US"/>
        </w:rPr>
        <w:t>I</w:t>
      </w:r>
    </w:p>
    <w:p w14:paraId="4C423800" w14:textId="0D005D5E" w:rsidR="00314E29" w:rsidRDefault="002141B7" w:rsidP="008C090F">
      <w:pPr>
        <w:pStyle w:val="Heading2"/>
        <w:numPr>
          <w:ilvl w:val="0"/>
          <w:numId w:val="0"/>
        </w:numPr>
        <w:ind w:left="576"/>
        <w:jc w:val="center"/>
        <w:rPr>
          <w:lang w:val="en-US"/>
        </w:rPr>
      </w:pPr>
      <w:r>
        <w:rPr>
          <w:lang w:val="en-US"/>
        </w:rPr>
        <w:t>METODOLOGI PENELITIAN</w:t>
      </w:r>
    </w:p>
    <w:p w14:paraId="2F41794F" w14:textId="71EE1603" w:rsidR="00F86C55" w:rsidRPr="00F86C55" w:rsidRDefault="00F86C55" w:rsidP="00F86C55">
      <w:pPr>
        <w:rPr>
          <w:lang w:val="en-US"/>
        </w:rPr>
      </w:pPr>
      <w:r>
        <w:rPr>
          <w:lang w:val="en-US"/>
        </w:rPr>
        <w:t>Dalam menyusun penelitian ini, penulis menggunakan metode pengembangan perangkat lunak dan</w:t>
      </w:r>
      <w:r w:rsidRPr="00F86C55">
        <w:rPr>
          <w:color w:val="FFFFFF" w:themeColor="background1"/>
          <w:lang w:val="en-US"/>
        </w:rPr>
        <w:t>s</w:t>
      </w:r>
      <w:r>
        <w:rPr>
          <w:lang w:val="en-US"/>
        </w:rPr>
        <w:t xml:space="preserve"> mengumpulkan data-data</w:t>
      </w:r>
      <w:r w:rsidRPr="00F86C55">
        <w:rPr>
          <w:color w:val="FFFFFF" w:themeColor="background1"/>
          <w:lang w:val="en-US"/>
        </w:rPr>
        <w:t>a</w:t>
      </w:r>
      <w:r>
        <w:rPr>
          <w:lang w:val="en-US"/>
        </w:rPr>
        <w:t xml:space="preserve"> yang dibutuhkan sebagai berikut:</w:t>
      </w:r>
    </w:p>
    <w:p w14:paraId="4B87DF44" w14:textId="1114E930" w:rsidR="00F86C55" w:rsidRDefault="00F86C55" w:rsidP="00F86C55">
      <w:pPr>
        <w:pStyle w:val="ListParagraph"/>
        <w:numPr>
          <w:ilvl w:val="0"/>
          <w:numId w:val="26"/>
        </w:numPr>
        <w:ind w:left="450"/>
        <w:rPr>
          <w:b/>
          <w:lang w:val="en-US"/>
        </w:rPr>
      </w:pPr>
      <w:r w:rsidRPr="00F86C55">
        <w:rPr>
          <w:b/>
          <w:lang w:val="en-US"/>
        </w:rPr>
        <w:t>Metode</w:t>
      </w:r>
      <w:r>
        <w:rPr>
          <w:b/>
          <w:lang w:val="en-US"/>
        </w:rPr>
        <w:t xml:space="preserve"> Pengembangan Perangkat Lunak</w:t>
      </w:r>
    </w:p>
    <w:p w14:paraId="6A428EC8" w14:textId="0DC1FC4B" w:rsidR="00F86C55" w:rsidRDefault="00F86C55" w:rsidP="00F86C55">
      <w:pPr>
        <w:ind w:left="360" w:firstLine="360"/>
        <w:rPr>
          <w:lang w:val="en-US"/>
        </w:rPr>
      </w:pPr>
      <w:r>
        <w:rPr>
          <w:lang w:val="en-US"/>
        </w:rPr>
        <w:t xml:space="preserve">Dalam mengembangkan penelitian ini penulis menggunakan metode </w:t>
      </w:r>
      <w:r>
        <w:rPr>
          <w:i/>
          <w:lang w:val="en-US"/>
        </w:rPr>
        <w:t>Waterfall</w:t>
      </w:r>
      <w:r w:rsidR="00AF2973">
        <w:rPr>
          <w:lang w:val="en-US"/>
        </w:rPr>
        <w:t xml:space="preserve">. Metode ini berkembang secara sistematis dari satu tahap ke tahap lainnya seperti air terjun </w:t>
      </w:r>
      <w:r w:rsidR="003C4836">
        <w:rPr>
          <w:lang w:val="en-US"/>
        </w:rPr>
        <w:fldChar w:fldCharType="begin"/>
      </w:r>
      <w:r w:rsidR="003C4836">
        <w:rPr>
          <w:lang w:val="en-US"/>
        </w:rPr>
        <w:instrText xml:space="preserve"> ADDIN ZOTERO_ITEM CSL_CITATION {"citationID":"NVQgNIhn","properties":{"formattedCitation":"[1]","plainCitation":"[1]","noteIndex":0},"citationItems":[{"id":150,"uris":["http://zotero.org/users/7245423/items/RFQQV7U4"],"uri":["http://zotero.org/users/7245423/items/RFQQV7U4"],"itemData":{"id":150,"type":"webpage","title":"Apa itu SDLC Waterfall?. Model ini dinamai waterfall karena… | by Dimas Rizky | DOT Intern | Medium","URL":"https://medium.com/dot-intern/sdlc-metode-waterfall-5ae2071f161d","accessed":{"date-parts":[["2022",1,30]]}}}],"schema":"https://github.com/citation-style-language/schema/raw/master/csl-citation.json"} </w:instrText>
      </w:r>
      <w:r w:rsidR="003C4836">
        <w:rPr>
          <w:lang w:val="en-US"/>
        </w:rPr>
        <w:fldChar w:fldCharType="separate"/>
      </w:r>
      <w:r w:rsidR="003C4836" w:rsidRPr="003C4836">
        <w:rPr>
          <w:rFonts w:cs="Times New Roman"/>
        </w:rPr>
        <w:t>[1]</w:t>
      </w:r>
      <w:r w:rsidR="003C4836">
        <w:rPr>
          <w:lang w:val="en-US"/>
        </w:rPr>
        <w:fldChar w:fldCharType="end"/>
      </w:r>
      <w:r w:rsidR="00AF2973">
        <w:rPr>
          <w:lang w:val="en-US"/>
        </w:rPr>
        <w:t>. Sehingga diperlukannya penyelesaian pada setiap tahapan secara berurutan untuk mel</w:t>
      </w:r>
      <w:r w:rsidR="003C4836">
        <w:rPr>
          <w:lang w:val="en-US"/>
        </w:rPr>
        <w:t xml:space="preserve">anjutkan ke tahapan selanjutnya </w:t>
      </w:r>
      <w:r w:rsidR="003C4836">
        <w:rPr>
          <w:lang w:val="en-US"/>
        </w:rPr>
        <w:fldChar w:fldCharType="begin"/>
      </w:r>
      <w:r w:rsidR="003C4836">
        <w:rPr>
          <w:lang w:val="en-US"/>
        </w:rPr>
        <w:instrText xml:space="preserve"> ADDIN ZOTERO_ITEM CSL_CITATION {"citationID":"K7AYrNol","properties":{"formattedCitation":"[2]","plainCitation":"[2]","noteIndex":0},"citationItems":[{"id":149,"uris":["http://zotero.org/users/7245423/items/CSALAQAE"],"uri":["http://zotero.org/users/7245423/items/CSALAQAE"],"itemData":{"id":149,"type":"article-journal","abstract":"Learning geometry became one of the subjects that are very complicated for students at the University of PGRI Semarang because it requires high cognitive abilities and spatial skill from students, it takes a learning medium that is capable of displaying 3D objects and specifically customized in learning geometry, one of them is mobile augmented reality media, that able to issue a nice and interesting three-dimensional object. The purpose of this study is to make Mobile Augmented Reality Media Applications with Waterfall Model in the subject of Geometry. As for the specific targets to be achieved in this research is generating Mobile Augmented Reality applications that is valid to use in learning geometry courses for students in Mathematics Education Study Program of University of PGRI Semarang.","issue":"13","language":"en","page":"8","source":"Zotero","title":"Mobile Augmented Reality Media Design with Waterfall Model for Learning Geometry in College","volume":"12","author":[{"family":"Buchori","given":"Achmad"},{"family":"Setyosari","given":"Punaji"},{"family":"Dasna","given":"I Wayan"},{"family":"Ulfa","given":"Saida"}],"issued":{"date-parts":[["2017"]]}}}],"schema":"https://github.com/citation-style-language/schema/raw/master/csl-citation.json"} </w:instrText>
      </w:r>
      <w:r w:rsidR="003C4836">
        <w:rPr>
          <w:lang w:val="en-US"/>
        </w:rPr>
        <w:fldChar w:fldCharType="separate"/>
      </w:r>
      <w:r w:rsidR="003C4836" w:rsidRPr="003C4836">
        <w:rPr>
          <w:rFonts w:cs="Times New Roman"/>
        </w:rPr>
        <w:t>[2]</w:t>
      </w:r>
      <w:r w:rsidR="003C4836">
        <w:rPr>
          <w:lang w:val="en-US"/>
        </w:rPr>
        <w:fldChar w:fldCharType="end"/>
      </w:r>
      <w:r w:rsidR="00AF2973">
        <w:rPr>
          <w:lang w:val="en-US"/>
        </w:rPr>
        <w:t>.</w:t>
      </w:r>
    </w:p>
    <w:p w14:paraId="70E3E375" w14:textId="526E9F02" w:rsidR="00AF2973" w:rsidRDefault="00AF2973" w:rsidP="00F86C55">
      <w:pPr>
        <w:ind w:left="360" w:firstLine="360"/>
        <w:rPr>
          <w:lang w:val="en-US"/>
        </w:rPr>
      </w:pPr>
      <w:r>
        <w:rPr>
          <w:lang w:val="en-US"/>
        </w:rPr>
        <w:t xml:space="preserve">Berikut adalah isi dari tahapan-tahapan metode </w:t>
      </w:r>
      <w:r w:rsidR="00DF19EF">
        <w:rPr>
          <w:i/>
          <w:lang w:val="en-US"/>
        </w:rPr>
        <w:t xml:space="preserve">Waterfall </w:t>
      </w:r>
      <w:r w:rsidR="00DF19EF">
        <w:rPr>
          <w:lang w:val="en-US"/>
        </w:rPr>
        <w:t>:</w:t>
      </w:r>
    </w:p>
    <w:p w14:paraId="28E3AE08" w14:textId="19023539" w:rsidR="00801D2B" w:rsidRDefault="00801D2B" w:rsidP="00801D2B">
      <w:pPr>
        <w:pStyle w:val="ListParagraph"/>
        <w:numPr>
          <w:ilvl w:val="0"/>
          <w:numId w:val="27"/>
        </w:numPr>
        <w:rPr>
          <w:lang w:val="en-US"/>
        </w:rPr>
      </w:pPr>
      <w:r>
        <w:rPr>
          <w:lang w:val="en-US"/>
        </w:rPr>
        <w:t>Analisis Kebutuhan Perangkat Lunak</w:t>
      </w:r>
    </w:p>
    <w:p w14:paraId="2A2999E8" w14:textId="543CE3ED" w:rsidR="00801D2B" w:rsidRDefault="00801D2B" w:rsidP="00801D2B">
      <w:pPr>
        <w:ind w:left="1080" w:firstLine="360"/>
        <w:rPr>
          <w:lang w:val="en-US"/>
        </w:rPr>
      </w:pPr>
      <w:r>
        <w:rPr>
          <w:lang w:val="en-US"/>
        </w:rPr>
        <w:t>Dalam tahapan analisa ini bertujuan untuk menganalisa kebutuhan yang diperlukan untuk merancang aplikasi pada penelitian ini, baik merupa studi pustaka dengan mengambil referensi dari jurnal dan paper di internet, maupun studi lapangan dengan wawancara, dan analisa objek secara langsung.</w:t>
      </w:r>
    </w:p>
    <w:p w14:paraId="09FC7B93" w14:textId="2B8EEA58" w:rsidR="008D5304" w:rsidRDefault="008D5304" w:rsidP="008D5304">
      <w:pPr>
        <w:pStyle w:val="ListParagraph"/>
        <w:numPr>
          <w:ilvl w:val="0"/>
          <w:numId w:val="27"/>
        </w:numPr>
        <w:rPr>
          <w:lang w:val="en-US"/>
        </w:rPr>
      </w:pPr>
      <w:r>
        <w:rPr>
          <w:lang w:val="en-US"/>
        </w:rPr>
        <w:t>Desain</w:t>
      </w:r>
    </w:p>
    <w:p w14:paraId="0F29D2D9" w14:textId="77777777" w:rsidR="00FE5AC5" w:rsidRDefault="005E0B6C" w:rsidP="00FE5AC5">
      <w:pPr>
        <w:ind w:left="1080" w:firstLine="360"/>
        <w:rPr>
          <w:lang w:val="en-US"/>
        </w:rPr>
      </w:pPr>
      <w:r>
        <w:rPr>
          <w:lang w:val="en-US"/>
        </w:rPr>
        <w:t>Perancangan sistem pada desain ini akan digambarkan menggunakan permodelan basis data dengan menggunakan Rancangan Basis Data yaitu ERD (</w:t>
      </w:r>
      <w:r>
        <w:rPr>
          <w:i/>
          <w:lang w:val="en-US"/>
        </w:rPr>
        <w:t>Entity Relationship Diagram</w:t>
      </w:r>
      <w:r>
        <w:rPr>
          <w:lang w:val="en-US"/>
        </w:rPr>
        <w:t>) dan UML (</w:t>
      </w:r>
      <w:r>
        <w:rPr>
          <w:i/>
          <w:lang w:val="en-US"/>
        </w:rPr>
        <w:t>Unified Modeling Language</w:t>
      </w:r>
      <w:r>
        <w:rPr>
          <w:lang w:val="en-US"/>
        </w:rPr>
        <w:t xml:space="preserve">) yaitu </w:t>
      </w:r>
      <w:r>
        <w:rPr>
          <w:i/>
          <w:lang w:val="en-US"/>
        </w:rPr>
        <w:t>Use Case Diagram</w:t>
      </w:r>
      <w:r>
        <w:rPr>
          <w:lang w:val="en-US"/>
        </w:rPr>
        <w:t>.</w:t>
      </w:r>
    </w:p>
    <w:p w14:paraId="4A189167" w14:textId="3E039F5F" w:rsidR="008D5304" w:rsidRDefault="008D5304" w:rsidP="00FE5AC5">
      <w:pPr>
        <w:rPr>
          <w:lang w:val="en-US"/>
        </w:rPr>
      </w:pPr>
    </w:p>
    <w:p w14:paraId="1B1946ED" w14:textId="050102C1" w:rsidR="00FE5AC5" w:rsidRDefault="00FE5AC5" w:rsidP="00FE5AC5">
      <w:pPr>
        <w:pStyle w:val="ListParagraph"/>
        <w:numPr>
          <w:ilvl w:val="0"/>
          <w:numId w:val="27"/>
        </w:numPr>
        <w:rPr>
          <w:lang w:val="en-US"/>
        </w:rPr>
      </w:pPr>
      <w:r>
        <w:rPr>
          <w:lang w:val="en-US"/>
        </w:rPr>
        <w:lastRenderedPageBreak/>
        <w:t>Implementasi</w:t>
      </w:r>
    </w:p>
    <w:p w14:paraId="2DD0FADD" w14:textId="14142EA6" w:rsidR="00FE5AC5" w:rsidRDefault="00FE5AC5" w:rsidP="00714789">
      <w:pPr>
        <w:ind w:left="1080" w:firstLine="360"/>
        <w:rPr>
          <w:lang w:val="en-US"/>
        </w:rPr>
      </w:pPr>
      <w:r>
        <w:rPr>
          <w:lang w:val="en-US"/>
        </w:rPr>
        <w:t xml:space="preserve">Pada tahap implementasi ini, penulis akan memberikan bagaimana pengimplementasian metode </w:t>
      </w:r>
      <w:r>
        <w:rPr>
          <w:i/>
          <w:lang w:val="en-US"/>
        </w:rPr>
        <w:t>Reverse Geocoding</w:t>
      </w:r>
      <w:r>
        <w:rPr>
          <w:lang w:val="en-US"/>
        </w:rPr>
        <w:t xml:space="preserve"> ke dalam bentuk source code </w:t>
      </w:r>
      <w:r>
        <w:rPr>
          <w:i/>
          <w:lang w:val="en-US"/>
        </w:rPr>
        <w:t>Java</w:t>
      </w:r>
      <w:r>
        <w:rPr>
          <w:lang w:val="en-US"/>
        </w:rPr>
        <w:t xml:space="preserve"> pada </w:t>
      </w:r>
      <w:r w:rsidRPr="00FE33C7">
        <w:rPr>
          <w:i/>
          <w:lang w:val="en-US"/>
        </w:rPr>
        <w:t>Android Studio</w:t>
      </w:r>
      <w:r>
        <w:rPr>
          <w:lang w:val="en-US"/>
        </w:rPr>
        <w:t xml:space="preserve">. Penulis juga akan menampilkan implementasi rancangan antar muka atau </w:t>
      </w:r>
      <w:r>
        <w:rPr>
          <w:i/>
          <w:lang w:val="en-US"/>
        </w:rPr>
        <w:t>UI</w:t>
      </w:r>
      <w:r>
        <w:rPr>
          <w:lang w:val="en-US"/>
        </w:rPr>
        <w:t xml:space="preserve"> aplikasi </w:t>
      </w:r>
      <w:r w:rsidRPr="00FE5AC5">
        <w:rPr>
          <w:i/>
          <w:lang w:val="en-US"/>
        </w:rPr>
        <w:t>Android</w:t>
      </w:r>
      <w:r>
        <w:rPr>
          <w:lang w:val="en-US"/>
        </w:rPr>
        <w:t xml:space="preserve"> dan pada </w:t>
      </w:r>
      <w:r w:rsidRPr="00FE5AC5">
        <w:rPr>
          <w:i/>
          <w:lang w:val="en-US"/>
        </w:rPr>
        <w:t>Web Services</w:t>
      </w:r>
      <w:r>
        <w:rPr>
          <w:lang w:val="en-US"/>
        </w:rPr>
        <w:t>.</w:t>
      </w:r>
    </w:p>
    <w:p w14:paraId="654E4DF9" w14:textId="37350767" w:rsidR="00714789" w:rsidRDefault="004D04A7" w:rsidP="00714789">
      <w:pPr>
        <w:pStyle w:val="ListParagraph"/>
        <w:numPr>
          <w:ilvl w:val="0"/>
          <w:numId w:val="31"/>
        </w:numPr>
        <w:rPr>
          <w:lang w:val="en-US"/>
        </w:rPr>
      </w:pPr>
      <w:r>
        <w:rPr>
          <w:lang w:val="en-US"/>
        </w:rPr>
        <w:t>Pengujian</w:t>
      </w:r>
    </w:p>
    <w:p w14:paraId="6132C485" w14:textId="77777777" w:rsidR="00145725" w:rsidRDefault="004D04A7" w:rsidP="003224C9">
      <w:pPr>
        <w:ind w:left="1080" w:firstLine="360"/>
        <w:rPr>
          <w:lang w:val="en-US"/>
        </w:rPr>
      </w:pPr>
      <w:r w:rsidRPr="003224C9">
        <w:rPr>
          <w:lang w:val="en-US"/>
        </w:rPr>
        <w:t xml:space="preserve">Pada tahap ini dilakukan pengujian program yang berfokus secara </w:t>
      </w:r>
      <w:r w:rsidRPr="003224C9">
        <w:rPr>
          <w:i/>
          <w:lang w:val="en-US"/>
        </w:rPr>
        <w:t>logic</w:t>
      </w:r>
      <w:r w:rsidRPr="003224C9">
        <w:rPr>
          <w:lang w:val="en-US"/>
        </w:rPr>
        <w:t xml:space="preserve"> dan fungsional untuk memastikan bahwa semua bagian dan fitur telah teruji untuk meminimalisir </w:t>
      </w:r>
      <w:r w:rsidRPr="003224C9">
        <w:rPr>
          <w:i/>
          <w:lang w:val="en-US"/>
        </w:rPr>
        <w:t>error</w:t>
      </w:r>
      <w:r w:rsidRPr="003224C9">
        <w:rPr>
          <w:lang w:val="en-US"/>
        </w:rPr>
        <w:t xml:space="preserve"> dan </w:t>
      </w:r>
      <w:r w:rsidRPr="003224C9">
        <w:rPr>
          <w:i/>
          <w:lang w:val="en-US"/>
        </w:rPr>
        <w:t>output</w:t>
      </w:r>
      <w:r w:rsidR="00145725">
        <w:rPr>
          <w:lang w:val="en-US"/>
        </w:rPr>
        <w:t xml:space="preserve"> harus sesuai.</w:t>
      </w:r>
    </w:p>
    <w:p w14:paraId="3D13AF33" w14:textId="73AA03CC" w:rsidR="004D04A7" w:rsidRDefault="004D04A7" w:rsidP="003224C9">
      <w:pPr>
        <w:ind w:left="1080" w:firstLine="360"/>
        <w:rPr>
          <w:lang w:val="en-US"/>
        </w:rPr>
      </w:pPr>
      <w:r w:rsidRPr="003224C9">
        <w:rPr>
          <w:lang w:val="en-US"/>
        </w:rPr>
        <w:t xml:space="preserve">Pemilihan cara pengujian akan dilakukan dengan menggunakan data-data yang sering dipakai untuk pengolahan data, mulai dari data operasional, dan data </w:t>
      </w:r>
      <w:r w:rsidRPr="003224C9">
        <w:rPr>
          <w:i/>
          <w:lang w:val="en-US"/>
        </w:rPr>
        <w:t xml:space="preserve">input </w:t>
      </w:r>
      <w:r w:rsidRPr="003224C9">
        <w:rPr>
          <w:lang w:val="en-US"/>
        </w:rPr>
        <w:t xml:space="preserve">maupun </w:t>
      </w:r>
      <w:r w:rsidRPr="003224C9">
        <w:rPr>
          <w:i/>
          <w:lang w:val="en-US"/>
        </w:rPr>
        <w:t>output</w:t>
      </w:r>
      <w:r w:rsidRPr="003224C9">
        <w:rPr>
          <w:lang w:val="en-US"/>
        </w:rPr>
        <w:t>.</w:t>
      </w:r>
    </w:p>
    <w:p w14:paraId="7321065B" w14:textId="4D491879" w:rsidR="001E3928" w:rsidRDefault="001E3928" w:rsidP="001E3928">
      <w:pPr>
        <w:pStyle w:val="ListParagraph"/>
        <w:numPr>
          <w:ilvl w:val="0"/>
          <w:numId w:val="31"/>
        </w:numPr>
        <w:rPr>
          <w:lang w:val="en-US"/>
        </w:rPr>
      </w:pPr>
      <w:r>
        <w:rPr>
          <w:lang w:val="en-US"/>
        </w:rPr>
        <w:t>Pendukung (</w:t>
      </w:r>
      <w:r>
        <w:rPr>
          <w:i/>
          <w:lang w:val="en-US"/>
        </w:rPr>
        <w:t>support</w:t>
      </w:r>
      <w:r>
        <w:rPr>
          <w:lang w:val="en-US"/>
        </w:rPr>
        <w:t>) atau Pemeliharaan (</w:t>
      </w:r>
      <w:r>
        <w:rPr>
          <w:i/>
          <w:lang w:val="en-US"/>
        </w:rPr>
        <w:t>maintenance</w:t>
      </w:r>
      <w:r>
        <w:rPr>
          <w:lang w:val="en-US"/>
        </w:rPr>
        <w:t>)</w:t>
      </w:r>
    </w:p>
    <w:p w14:paraId="6FAED0A6" w14:textId="77777777" w:rsidR="00145725" w:rsidRDefault="003C60DF" w:rsidP="00145725">
      <w:pPr>
        <w:ind w:left="1080" w:firstLine="360"/>
        <w:rPr>
          <w:lang w:val="en-US"/>
        </w:rPr>
      </w:pPr>
      <w:r w:rsidRPr="00145725">
        <w:rPr>
          <w:lang w:val="en-US"/>
        </w:rPr>
        <w:t xml:space="preserve">Dalam perancangan dan pembuatan software, software tidak selalu sempurna dan berjalan semestinya, mungkin masih ada beberapa </w:t>
      </w:r>
      <w:r w:rsidRPr="00145725">
        <w:rPr>
          <w:i/>
          <w:lang w:val="en-US"/>
        </w:rPr>
        <w:t>error</w:t>
      </w:r>
      <w:r w:rsidRPr="00145725">
        <w:rPr>
          <w:lang w:val="en-US"/>
        </w:rPr>
        <w:t xml:space="preserve"> dan </w:t>
      </w:r>
      <w:r w:rsidRPr="00145725">
        <w:rPr>
          <w:i/>
          <w:lang w:val="en-US"/>
        </w:rPr>
        <w:t>bug</w:t>
      </w:r>
      <w:r w:rsidRPr="00145725">
        <w:rPr>
          <w:lang w:val="en-US"/>
        </w:rPr>
        <w:t xml:space="preserve"> yang berada dalam aplikasi yang tidak terdeteksi pada tahap pengujian.</w:t>
      </w:r>
      <w:r w:rsidR="00485A25" w:rsidRPr="00145725">
        <w:rPr>
          <w:lang w:val="en-US"/>
        </w:rPr>
        <w:t xml:space="preserve"> </w:t>
      </w:r>
    </w:p>
    <w:p w14:paraId="5D9DEE90" w14:textId="7B1193D1" w:rsidR="003B3039" w:rsidRDefault="00485A25" w:rsidP="003C4836">
      <w:pPr>
        <w:ind w:left="1080" w:firstLine="360"/>
        <w:rPr>
          <w:lang w:val="en-US"/>
        </w:rPr>
      </w:pPr>
      <w:r w:rsidRPr="00145725">
        <w:rPr>
          <w:lang w:val="en-US"/>
        </w:rPr>
        <w:t>Dan pada tahapan pemeliharaan, perangkat lunak harus beradaptasi dengan lingkungan baru, sehingga pemeliharaan harus dilakukan</w:t>
      </w:r>
      <w:r w:rsidR="0024585E" w:rsidRPr="00145725">
        <w:rPr>
          <w:lang w:val="en-US"/>
        </w:rPr>
        <w:t xml:space="preserve"> agar apl</w:t>
      </w:r>
      <w:r w:rsidR="00302284" w:rsidRPr="00145725">
        <w:rPr>
          <w:lang w:val="en-US"/>
        </w:rPr>
        <w:t xml:space="preserve">ikasi dapat berjalan </w:t>
      </w:r>
      <w:r w:rsidR="009D210E" w:rsidRPr="00145725">
        <w:rPr>
          <w:lang w:val="en-US"/>
        </w:rPr>
        <w:t>semestinya, dengan tidak perlu membuat aplikasi baru, namun hanya perlu untuk dilakukan pengembangan pada aplikasi yang sudah ada.</w:t>
      </w:r>
      <w:r w:rsidR="003C60DF" w:rsidRPr="00145725">
        <w:rPr>
          <w:lang w:val="en-US"/>
        </w:rPr>
        <w:t xml:space="preserve"> </w:t>
      </w:r>
    </w:p>
    <w:p w14:paraId="36D36910" w14:textId="77777777" w:rsidR="00517412" w:rsidRPr="00517412" w:rsidRDefault="00517412" w:rsidP="00517412">
      <w:pPr>
        <w:pStyle w:val="ListParagraph"/>
        <w:ind w:left="4140" w:firstLine="0"/>
        <w:rPr>
          <w:lang w:val="en-US"/>
        </w:rPr>
      </w:pPr>
    </w:p>
    <w:p w14:paraId="028FC3DC" w14:textId="77777777" w:rsidR="00603C24" w:rsidRDefault="00603C24" w:rsidP="00603C24">
      <w:pPr>
        <w:pStyle w:val="ListParagraph"/>
        <w:numPr>
          <w:ilvl w:val="7"/>
          <w:numId w:val="19"/>
        </w:numPr>
        <w:rPr>
          <w:lang w:val="en-US"/>
        </w:rPr>
      </w:pPr>
      <w:bookmarkStart w:id="2" w:name="_GoBack"/>
      <w:bookmarkEnd w:id="2"/>
    </w:p>
    <w:p w14:paraId="53CAD188" w14:textId="4FAEAC37" w:rsidR="00114A77" w:rsidRPr="003C4836" w:rsidRDefault="00114A77" w:rsidP="003C4836">
      <w:pPr>
        <w:pStyle w:val="ListParagraph"/>
        <w:ind w:left="10260" w:firstLine="0"/>
        <w:rPr>
          <w:rFonts w:hint="eastAsia"/>
          <w:lang w:val="en-US"/>
        </w:rPr>
        <w:sectPr w:rsidR="00114A77" w:rsidRPr="003C4836" w:rsidSect="009A5D6F">
          <w:pgSz w:w="11906" w:h="16838" w:code="9"/>
          <w:pgMar w:top="2268" w:right="1701" w:bottom="1701" w:left="2268" w:header="720" w:footer="720" w:gutter="0"/>
          <w:pgNumType w:start="1"/>
          <w:cols w:space="720"/>
          <w:titlePg/>
          <w:docGrid w:linePitch="360"/>
        </w:sectPr>
      </w:pPr>
    </w:p>
    <w:p w14:paraId="0498B007" w14:textId="2AF71660" w:rsidR="00E07128" w:rsidRPr="000868D3" w:rsidRDefault="004E738E" w:rsidP="004E738E">
      <w:pPr>
        <w:pStyle w:val="Heading1"/>
        <w:rPr>
          <w:rFonts w:hint="eastAsia"/>
        </w:rPr>
      </w:pPr>
      <w:r w:rsidRPr="000868D3">
        <w:lastRenderedPageBreak/>
        <w:t>Daftar pustaka</w:t>
      </w:r>
    </w:p>
    <w:p w14:paraId="4512327B" w14:textId="617CE11C" w:rsidR="003C4836" w:rsidRPr="003C4836" w:rsidRDefault="003C4836" w:rsidP="003C4836">
      <w:pPr>
        <w:pStyle w:val="Bibliography"/>
        <w:rPr>
          <w:rFonts w:cs="Times New Roman" w:hint="eastAsia"/>
        </w:rPr>
      </w:pPr>
    </w:p>
    <w:p w14:paraId="6F8E95F9" w14:textId="77777777" w:rsidR="003C4836" w:rsidRPr="003C4836" w:rsidRDefault="003C4836" w:rsidP="003C4836">
      <w:pPr>
        <w:pStyle w:val="Bibliography"/>
        <w:rPr>
          <w:rFonts w:cs="Times New Roman"/>
        </w:rPr>
      </w:pPr>
      <w:r>
        <w:fldChar w:fldCharType="begin"/>
      </w:r>
      <w:r>
        <w:instrText xml:space="preserve"> ADDIN ZOTERO_BIBL {"uncited":[],"omitted":[],"custom":[]} CSL_BIBLIOGRAPHY </w:instrText>
      </w:r>
      <w:r>
        <w:fldChar w:fldCharType="separate"/>
      </w:r>
      <w:r w:rsidRPr="003C4836">
        <w:rPr>
          <w:rFonts w:cs="Times New Roman"/>
        </w:rPr>
        <w:t>[1]</w:t>
      </w:r>
      <w:r w:rsidRPr="003C4836">
        <w:rPr>
          <w:rFonts w:cs="Times New Roman"/>
        </w:rPr>
        <w:tab/>
        <w:t>“Apa itu SDLC Waterfall?. Model ini dinamai waterfall karena… | by Dimas Rizky | DOT Intern | Medium.” https://medium.com/dot-intern/sdlc-metode-waterfall-5ae2071f161d (accessed Jan. 30, 2022).</w:t>
      </w:r>
    </w:p>
    <w:p w14:paraId="4C1C5509" w14:textId="77777777" w:rsidR="003C4836" w:rsidRPr="003C4836" w:rsidRDefault="003C4836" w:rsidP="003C4836">
      <w:pPr>
        <w:pStyle w:val="Bibliography"/>
        <w:rPr>
          <w:rFonts w:cs="Times New Roman"/>
        </w:rPr>
      </w:pPr>
      <w:r w:rsidRPr="003C4836">
        <w:rPr>
          <w:rFonts w:cs="Times New Roman"/>
        </w:rPr>
        <w:t>[2]</w:t>
      </w:r>
      <w:r w:rsidRPr="003C4836">
        <w:rPr>
          <w:rFonts w:cs="Times New Roman"/>
        </w:rPr>
        <w:tab/>
        <w:t>A. Buchori, P. Setyosari, I. W. Dasna, and S. Ulfa, “Mobile Augmented Reality Media Design with Waterfall Model for Learning Geometry in College,” vol. 12, no. 13, p. 8, 2017.</w:t>
      </w:r>
    </w:p>
    <w:p w14:paraId="642226DB" w14:textId="251B6D34" w:rsidR="004E738E" w:rsidRPr="000868D3" w:rsidRDefault="003C4836" w:rsidP="005D3884">
      <w:pPr>
        <w:ind w:firstLine="0"/>
      </w:pPr>
      <w:r>
        <w:fldChar w:fldCharType="end"/>
      </w:r>
    </w:p>
    <w:sectPr w:rsidR="004E738E" w:rsidRPr="000868D3"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90F1AA" w14:textId="77777777" w:rsidR="00CA2D4C" w:rsidRDefault="00CA2D4C" w:rsidP="00114A77">
      <w:pPr>
        <w:spacing w:line="240" w:lineRule="auto"/>
      </w:pPr>
      <w:r>
        <w:separator/>
      </w:r>
    </w:p>
  </w:endnote>
  <w:endnote w:type="continuationSeparator" w:id="0">
    <w:p w14:paraId="16109FC6" w14:textId="77777777" w:rsidR="00CA2D4C" w:rsidRDefault="00CA2D4C"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5864005"/>
      <w:docPartObj>
        <w:docPartGallery w:val="Page Numbers (Bottom of Page)"/>
        <w:docPartUnique/>
      </w:docPartObj>
    </w:sdtPr>
    <w:sdtEndPr/>
    <w:sdtContent>
      <w:p w14:paraId="7A1A33B3" w14:textId="220A7E5C" w:rsidR="00114A77" w:rsidRDefault="00114A77">
        <w:pPr>
          <w:pStyle w:val="Footer"/>
          <w:jc w:val="center"/>
        </w:pPr>
        <w:r>
          <w:fldChar w:fldCharType="begin"/>
        </w:r>
        <w:r>
          <w:instrText>PAGE   \* MERGEFORMAT</w:instrText>
        </w:r>
        <w:r>
          <w:fldChar w:fldCharType="separate"/>
        </w:r>
        <w:r w:rsidR="003C4836">
          <w:t>1</w:t>
        </w:r>
        <w:r>
          <w:fldChar w:fldCharType="end"/>
        </w:r>
      </w:p>
    </w:sdtContent>
  </w:sdt>
  <w:p w14:paraId="35D41954" w14:textId="77777777" w:rsidR="00114A77" w:rsidRDefault="00114A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6C78D2" w14:textId="77777777" w:rsidR="00CA2D4C" w:rsidRDefault="00CA2D4C" w:rsidP="00114A77">
      <w:pPr>
        <w:spacing w:line="240" w:lineRule="auto"/>
      </w:pPr>
      <w:r>
        <w:separator/>
      </w:r>
    </w:p>
  </w:footnote>
  <w:footnote w:type="continuationSeparator" w:id="0">
    <w:p w14:paraId="40324C38" w14:textId="77777777" w:rsidR="00CA2D4C" w:rsidRDefault="00CA2D4C"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3439485"/>
      <w:docPartObj>
        <w:docPartGallery w:val="Page Numbers (Top of Page)"/>
        <w:docPartUnique/>
      </w:docPartObj>
    </w:sdtPr>
    <w:sdtEndPr/>
    <w:sdtContent>
      <w:p w14:paraId="56E71603" w14:textId="2C70B64D" w:rsidR="00114A77" w:rsidRDefault="00114A77">
        <w:pPr>
          <w:pStyle w:val="Header"/>
          <w:jc w:val="right"/>
        </w:pPr>
        <w:r>
          <w:fldChar w:fldCharType="begin"/>
        </w:r>
        <w:r>
          <w:instrText>PAGE   \* MERGEFORMAT</w:instrText>
        </w:r>
        <w:r>
          <w:fldChar w:fldCharType="separate"/>
        </w:r>
        <w:r w:rsidR="003C4836">
          <w:t>2</w:t>
        </w:r>
        <w:r>
          <w:fldChar w:fldCharType="end"/>
        </w:r>
      </w:p>
    </w:sdtContent>
  </w:sdt>
  <w:p w14:paraId="5B2754DF" w14:textId="77777777" w:rsidR="00114A77" w:rsidRDefault="00114A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955996"/>
      <w:docPartObj>
        <w:docPartGallery w:val="Page Numbers (Top of Page)"/>
        <w:docPartUnique/>
      </w:docPartObj>
    </w:sdtPr>
    <w:sdtEndPr/>
    <w:sdtContent>
      <w:p w14:paraId="295402D7" w14:textId="1DF69D96" w:rsidR="00114A77" w:rsidRDefault="00114A77">
        <w:pPr>
          <w:pStyle w:val="Header"/>
          <w:jc w:val="right"/>
        </w:pPr>
        <w:r>
          <w:fldChar w:fldCharType="begin"/>
        </w:r>
        <w:r>
          <w:instrText>PAGE   \* MERGEFORMAT</w:instrText>
        </w:r>
        <w:r>
          <w:fldChar w:fldCharType="separate"/>
        </w:r>
        <w:r w:rsidR="003C4836">
          <w:t>3</w:t>
        </w:r>
        <w:r>
          <w:fldChar w:fldCharType="end"/>
        </w:r>
      </w:p>
    </w:sdtContent>
  </w:sdt>
  <w:p w14:paraId="3306FABF" w14:textId="77777777" w:rsidR="00114A77" w:rsidRDefault="00114A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9B4FAE"/>
    <w:multiLevelType w:val="hybridMultilevel"/>
    <w:tmpl w:val="CEE252D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ED0216DA">
      <w:start w:val="1"/>
      <w:numFmt w:val="lowerLetter"/>
      <w:lvlText w:val="%7."/>
      <w:lvlJc w:val="left"/>
      <w:pPr>
        <w:ind w:left="414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2" w15:restartNumberingAfterBreak="0">
    <w:nsid w:val="08124063"/>
    <w:multiLevelType w:val="hybridMultilevel"/>
    <w:tmpl w:val="A9FA4DFC"/>
    <w:lvl w:ilvl="0" w:tplc="A0A0CCA2">
      <w:start w:val="4"/>
      <w:numFmt w:val="decimal"/>
      <w:lvlText w:val="%1."/>
      <w:lvlJc w:val="left"/>
      <w:pPr>
        <w:ind w:left="1440" w:hanging="360"/>
      </w:pPr>
      <w:rPr>
        <w:rFonts w:hint="eastAsia"/>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0A417E2B"/>
    <w:multiLevelType w:val="hybridMultilevel"/>
    <w:tmpl w:val="735AD6E8"/>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15:restartNumberingAfterBreak="0">
    <w:nsid w:val="0F0861CA"/>
    <w:multiLevelType w:val="hybridMultilevel"/>
    <w:tmpl w:val="AA32C26C"/>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5" w15:restartNumberingAfterBreak="0">
    <w:nsid w:val="0F276D68"/>
    <w:multiLevelType w:val="hybridMultilevel"/>
    <w:tmpl w:val="D74C023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18522F05"/>
    <w:multiLevelType w:val="multilevel"/>
    <w:tmpl w:val="00667F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AF26798"/>
    <w:multiLevelType w:val="hybridMultilevel"/>
    <w:tmpl w:val="E33E50BA"/>
    <w:lvl w:ilvl="0" w:tplc="ED0216DA">
      <w:start w:val="1"/>
      <w:numFmt w:val="lowerLetter"/>
      <w:lvlText w:val="%1."/>
      <w:lvlJc w:val="left"/>
      <w:pPr>
        <w:ind w:left="7200" w:hanging="360"/>
      </w:pPr>
      <w:rPr>
        <w:rFonts w:hint="eastAsia"/>
      </w:rPr>
    </w:lvl>
    <w:lvl w:ilvl="1" w:tplc="04210019" w:tentative="1">
      <w:start w:val="1"/>
      <w:numFmt w:val="lowerLetter"/>
      <w:lvlText w:val="%2."/>
      <w:lvlJc w:val="left"/>
      <w:pPr>
        <w:ind w:left="5040" w:hanging="360"/>
      </w:pPr>
    </w:lvl>
    <w:lvl w:ilvl="2" w:tplc="0421001B" w:tentative="1">
      <w:start w:val="1"/>
      <w:numFmt w:val="lowerRoman"/>
      <w:lvlText w:val="%3."/>
      <w:lvlJc w:val="right"/>
      <w:pPr>
        <w:ind w:left="5760" w:hanging="180"/>
      </w:pPr>
    </w:lvl>
    <w:lvl w:ilvl="3" w:tplc="0421000F" w:tentative="1">
      <w:start w:val="1"/>
      <w:numFmt w:val="decimal"/>
      <w:lvlText w:val="%4."/>
      <w:lvlJc w:val="left"/>
      <w:pPr>
        <w:ind w:left="6480" w:hanging="360"/>
      </w:pPr>
    </w:lvl>
    <w:lvl w:ilvl="4" w:tplc="04210019" w:tentative="1">
      <w:start w:val="1"/>
      <w:numFmt w:val="lowerLetter"/>
      <w:lvlText w:val="%5."/>
      <w:lvlJc w:val="left"/>
      <w:pPr>
        <w:ind w:left="7200" w:hanging="360"/>
      </w:pPr>
    </w:lvl>
    <w:lvl w:ilvl="5" w:tplc="0421001B">
      <w:start w:val="1"/>
      <w:numFmt w:val="lowerRoman"/>
      <w:lvlText w:val="%6."/>
      <w:lvlJc w:val="right"/>
      <w:pPr>
        <w:ind w:left="7920" w:hanging="180"/>
      </w:pPr>
    </w:lvl>
    <w:lvl w:ilvl="6" w:tplc="0421000F" w:tentative="1">
      <w:start w:val="1"/>
      <w:numFmt w:val="decimal"/>
      <w:lvlText w:val="%7."/>
      <w:lvlJc w:val="left"/>
      <w:pPr>
        <w:ind w:left="8640" w:hanging="360"/>
      </w:pPr>
    </w:lvl>
    <w:lvl w:ilvl="7" w:tplc="04210019" w:tentative="1">
      <w:start w:val="1"/>
      <w:numFmt w:val="lowerLetter"/>
      <w:lvlText w:val="%8."/>
      <w:lvlJc w:val="left"/>
      <w:pPr>
        <w:ind w:left="9360" w:hanging="360"/>
      </w:pPr>
    </w:lvl>
    <w:lvl w:ilvl="8" w:tplc="0421001B" w:tentative="1">
      <w:start w:val="1"/>
      <w:numFmt w:val="lowerRoman"/>
      <w:lvlText w:val="%9."/>
      <w:lvlJc w:val="right"/>
      <w:pPr>
        <w:ind w:left="10080" w:hanging="180"/>
      </w:pPr>
    </w:lvl>
  </w:abstractNum>
  <w:abstractNum w:abstractNumId="9" w15:restartNumberingAfterBreak="0">
    <w:nsid w:val="203B2D08"/>
    <w:multiLevelType w:val="hybridMultilevel"/>
    <w:tmpl w:val="67849FE2"/>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21A8689D"/>
    <w:multiLevelType w:val="multilevel"/>
    <w:tmpl w:val="91804128"/>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53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27D97464"/>
    <w:multiLevelType w:val="hybridMultilevel"/>
    <w:tmpl w:val="00785544"/>
    <w:lvl w:ilvl="0" w:tplc="0421000F">
      <w:start w:val="1"/>
      <w:numFmt w:val="decimal"/>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12" w15:restartNumberingAfterBreak="0">
    <w:nsid w:val="29EE49F6"/>
    <w:multiLevelType w:val="hybridMultilevel"/>
    <w:tmpl w:val="406A6CDA"/>
    <w:lvl w:ilvl="0" w:tplc="5C209B6A">
      <w:start w:val="1"/>
      <w:numFmt w:val="decimal"/>
      <w:lvlText w:val="3.%1"/>
      <w:lvlJc w:val="left"/>
      <w:pPr>
        <w:ind w:left="450" w:hanging="360"/>
      </w:pPr>
      <w:rPr>
        <w:rFonts w:hint="eastAsia"/>
        <w:b/>
      </w:rPr>
    </w:lvl>
    <w:lvl w:ilvl="1" w:tplc="87FC4A78">
      <w:start w:val="1"/>
      <w:numFmt w:val="decimal"/>
      <w:lvlText w:val="3.1.%2"/>
      <w:lvlJc w:val="left"/>
      <w:pPr>
        <w:ind w:left="1080" w:hanging="360"/>
      </w:pPr>
      <w:rPr>
        <w:rFonts w:hint="eastAsia"/>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34D76416"/>
    <w:multiLevelType w:val="multilevel"/>
    <w:tmpl w:val="00667F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68C5E4C"/>
    <w:multiLevelType w:val="hybridMultilevel"/>
    <w:tmpl w:val="DCA6553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3C776A00"/>
    <w:multiLevelType w:val="hybridMultilevel"/>
    <w:tmpl w:val="2908663E"/>
    <w:lvl w:ilvl="0" w:tplc="BE927332">
      <w:start w:val="1"/>
      <w:numFmt w:val="decimal"/>
      <w:lvlText w:val="1.%1."/>
      <w:lvlJc w:val="left"/>
      <w:pPr>
        <w:ind w:left="450" w:hanging="360"/>
      </w:pPr>
      <w:rPr>
        <w:rFonts w:hint="eastAsia"/>
        <w:b/>
      </w:rPr>
    </w:lvl>
    <w:lvl w:ilvl="1" w:tplc="04210019">
      <w:start w:val="1"/>
      <w:numFmt w:val="lowerLetter"/>
      <w:lvlText w:val="%2."/>
      <w:lvlJc w:val="left"/>
      <w:pPr>
        <w:ind w:left="1170" w:hanging="360"/>
      </w:pPr>
    </w:lvl>
    <w:lvl w:ilvl="2" w:tplc="0421001B" w:tentative="1">
      <w:start w:val="1"/>
      <w:numFmt w:val="lowerRoman"/>
      <w:lvlText w:val="%3."/>
      <w:lvlJc w:val="right"/>
      <w:pPr>
        <w:ind w:left="1890" w:hanging="180"/>
      </w:pPr>
    </w:lvl>
    <w:lvl w:ilvl="3" w:tplc="0421000F" w:tentative="1">
      <w:start w:val="1"/>
      <w:numFmt w:val="decimal"/>
      <w:lvlText w:val="%4."/>
      <w:lvlJc w:val="left"/>
      <w:pPr>
        <w:ind w:left="2610" w:hanging="360"/>
      </w:pPr>
    </w:lvl>
    <w:lvl w:ilvl="4" w:tplc="04210019" w:tentative="1">
      <w:start w:val="1"/>
      <w:numFmt w:val="lowerLetter"/>
      <w:lvlText w:val="%5."/>
      <w:lvlJc w:val="left"/>
      <w:pPr>
        <w:ind w:left="3330" w:hanging="360"/>
      </w:pPr>
    </w:lvl>
    <w:lvl w:ilvl="5" w:tplc="0421001B" w:tentative="1">
      <w:start w:val="1"/>
      <w:numFmt w:val="lowerRoman"/>
      <w:lvlText w:val="%6."/>
      <w:lvlJc w:val="right"/>
      <w:pPr>
        <w:ind w:left="4050" w:hanging="180"/>
      </w:pPr>
    </w:lvl>
    <w:lvl w:ilvl="6" w:tplc="0421000F" w:tentative="1">
      <w:start w:val="1"/>
      <w:numFmt w:val="decimal"/>
      <w:lvlText w:val="%7."/>
      <w:lvlJc w:val="left"/>
      <w:pPr>
        <w:ind w:left="4770" w:hanging="360"/>
      </w:pPr>
    </w:lvl>
    <w:lvl w:ilvl="7" w:tplc="04210019" w:tentative="1">
      <w:start w:val="1"/>
      <w:numFmt w:val="lowerLetter"/>
      <w:lvlText w:val="%8."/>
      <w:lvlJc w:val="left"/>
      <w:pPr>
        <w:ind w:left="5490" w:hanging="360"/>
      </w:pPr>
    </w:lvl>
    <w:lvl w:ilvl="8" w:tplc="0421001B" w:tentative="1">
      <w:start w:val="1"/>
      <w:numFmt w:val="lowerRoman"/>
      <w:lvlText w:val="%9."/>
      <w:lvlJc w:val="right"/>
      <w:pPr>
        <w:ind w:left="6210" w:hanging="180"/>
      </w:pPr>
    </w:lvl>
  </w:abstractNum>
  <w:abstractNum w:abstractNumId="18" w15:restartNumberingAfterBreak="0">
    <w:nsid w:val="47597724"/>
    <w:multiLevelType w:val="hybridMultilevel"/>
    <w:tmpl w:val="F5B252F6"/>
    <w:lvl w:ilvl="0" w:tplc="8A64B2D8">
      <w:start w:val="3"/>
      <w:numFmt w:val="decimal"/>
      <w:lvlText w:val="1.%1."/>
      <w:lvlJc w:val="left"/>
      <w:pPr>
        <w:ind w:left="45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20" w15:restartNumberingAfterBreak="0">
    <w:nsid w:val="4B456826"/>
    <w:multiLevelType w:val="hybridMultilevel"/>
    <w:tmpl w:val="9AFAE17E"/>
    <w:lvl w:ilvl="0" w:tplc="ED0216DA">
      <w:start w:val="1"/>
      <w:numFmt w:val="lowerLetter"/>
      <w:lvlText w:val="%1."/>
      <w:lvlJc w:val="left"/>
      <w:pPr>
        <w:ind w:left="7200" w:hanging="360"/>
      </w:pPr>
      <w:rPr>
        <w:rFonts w:hint="eastAsia"/>
      </w:rPr>
    </w:lvl>
    <w:lvl w:ilvl="1" w:tplc="04210019" w:tentative="1">
      <w:start w:val="1"/>
      <w:numFmt w:val="lowerLetter"/>
      <w:lvlText w:val="%2."/>
      <w:lvlJc w:val="left"/>
      <w:pPr>
        <w:ind w:left="5040" w:hanging="360"/>
      </w:pPr>
    </w:lvl>
    <w:lvl w:ilvl="2" w:tplc="0421001B" w:tentative="1">
      <w:start w:val="1"/>
      <w:numFmt w:val="lowerRoman"/>
      <w:lvlText w:val="%3."/>
      <w:lvlJc w:val="right"/>
      <w:pPr>
        <w:ind w:left="5760" w:hanging="180"/>
      </w:pPr>
    </w:lvl>
    <w:lvl w:ilvl="3" w:tplc="0421000F" w:tentative="1">
      <w:start w:val="1"/>
      <w:numFmt w:val="decimal"/>
      <w:lvlText w:val="%4."/>
      <w:lvlJc w:val="left"/>
      <w:pPr>
        <w:ind w:left="6480" w:hanging="360"/>
      </w:pPr>
    </w:lvl>
    <w:lvl w:ilvl="4" w:tplc="04210019" w:tentative="1">
      <w:start w:val="1"/>
      <w:numFmt w:val="lowerLetter"/>
      <w:lvlText w:val="%5."/>
      <w:lvlJc w:val="left"/>
      <w:pPr>
        <w:ind w:left="7200" w:hanging="360"/>
      </w:pPr>
    </w:lvl>
    <w:lvl w:ilvl="5" w:tplc="0421001B">
      <w:start w:val="1"/>
      <w:numFmt w:val="lowerRoman"/>
      <w:lvlText w:val="%6."/>
      <w:lvlJc w:val="right"/>
      <w:pPr>
        <w:ind w:left="7920" w:hanging="180"/>
      </w:pPr>
    </w:lvl>
    <w:lvl w:ilvl="6" w:tplc="0421000F" w:tentative="1">
      <w:start w:val="1"/>
      <w:numFmt w:val="decimal"/>
      <w:lvlText w:val="%7."/>
      <w:lvlJc w:val="left"/>
      <w:pPr>
        <w:ind w:left="8640" w:hanging="360"/>
      </w:pPr>
    </w:lvl>
    <w:lvl w:ilvl="7" w:tplc="04210019" w:tentative="1">
      <w:start w:val="1"/>
      <w:numFmt w:val="lowerLetter"/>
      <w:lvlText w:val="%8."/>
      <w:lvlJc w:val="left"/>
      <w:pPr>
        <w:ind w:left="9360" w:hanging="360"/>
      </w:pPr>
    </w:lvl>
    <w:lvl w:ilvl="8" w:tplc="0421001B" w:tentative="1">
      <w:start w:val="1"/>
      <w:numFmt w:val="lowerRoman"/>
      <w:lvlText w:val="%9."/>
      <w:lvlJc w:val="right"/>
      <w:pPr>
        <w:ind w:left="10080" w:hanging="180"/>
      </w:pPr>
    </w:lvl>
  </w:abstractNum>
  <w:abstractNum w:abstractNumId="21" w15:restartNumberingAfterBreak="0">
    <w:nsid w:val="4BCE6DDA"/>
    <w:multiLevelType w:val="hybridMultilevel"/>
    <w:tmpl w:val="C32AC77C"/>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2" w15:restartNumberingAfterBreak="0">
    <w:nsid w:val="4C7036E3"/>
    <w:multiLevelType w:val="hybridMultilevel"/>
    <w:tmpl w:val="CFE89EA8"/>
    <w:lvl w:ilvl="0" w:tplc="0421000F">
      <w:start w:val="1"/>
      <w:numFmt w:val="decimal"/>
      <w:lvlText w:val="%1."/>
      <w:lvlJc w:val="left"/>
      <w:pPr>
        <w:ind w:left="2880" w:hanging="360"/>
      </w:pPr>
    </w:lvl>
    <w:lvl w:ilvl="1" w:tplc="04210019">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3"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15:restartNumberingAfterBreak="0">
    <w:nsid w:val="56C518E8"/>
    <w:multiLevelType w:val="hybridMultilevel"/>
    <w:tmpl w:val="36D0228A"/>
    <w:lvl w:ilvl="0" w:tplc="3EEAEDD8">
      <w:start w:val="1"/>
      <w:numFmt w:val="decimal"/>
      <w:lvlText w:val="3.%1 "/>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7F465EB"/>
    <w:multiLevelType w:val="multilevel"/>
    <w:tmpl w:val="59E07168"/>
    <w:lvl w:ilvl="0">
      <w:start w:val="2"/>
      <w:numFmt w:val="decimal"/>
      <w:lvlText w:val="%1"/>
      <w:lvlJc w:val="left"/>
      <w:pPr>
        <w:ind w:left="360" w:hanging="360"/>
      </w:pPr>
      <w:rPr>
        <w:rFonts w:hint="default"/>
      </w:rPr>
    </w:lvl>
    <w:lvl w:ilvl="1">
      <w:start w:val="1"/>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27" w15:restartNumberingAfterBreak="0">
    <w:nsid w:val="6C596D43"/>
    <w:multiLevelType w:val="hybridMultilevel"/>
    <w:tmpl w:val="DCCCFE2A"/>
    <w:lvl w:ilvl="0" w:tplc="0421000F">
      <w:start w:val="1"/>
      <w:numFmt w:val="decimal"/>
      <w:lvlText w:val="%1."/>
      <w:lvlJc w:val="left"/>
      <w:pPr>
        <w:ind w:left="2880" w:hanging="360"/>
      </w:pPr>
    </w:lvl>
    <w:lvl w:ilvl="1" w:tplc="04210019">
      <w:start w:val="1"/>
      <w:numFmt w:val="lowerLetter"/>
      <w:lvlText w:val="%2."/>
      <w:lvlJc w:val="left"/>
      <w:pPr>
        <w:ind w:left="4140" w:hanging="360"/>
      </w:pPr>
    </w:lvl>
    <w:lvl w:ilvl="2" w:tplc="0421001B">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8"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15:restartNumberingAfterBreak="0">
    <w:nsid w:val="75C60023"/>
    <w:multiLevelType w:val="hybridMultilevel"/>
    <w:tmpl w:val="C4D6EA58"/>
    <w:lvl w:ilvl="0" w:tplc="ED0216DA">
      <w:start w:val="1"/>
      <w:numFmt w:val="lowerLetter"/>
      <w:lvlText w:val="%1."/>
      <w:lvlJc w:val="left"/>
      <w:pPr>
        <w:ind w:left="360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9A208DA"/>
    <w:multiLevelType w:val="hybridMultilevel"/>
    <w:tmpl w:val="A92CA324"/>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num w:numId="1">
    <w:abstractNumId w:val="19"/>
  </w:num>
  <w:num w:numId="2">
    <w:abstractNumId w:val="10"/>
  </w:num>
  <w:num w:numId="3">
    <w:abstractNumId w:val="23"/>
  </w:num>
  <w:num w:numId="4">
    <w:abstractNumId w:val="25"/>
  </w:num>
  <w:num w:numId="5">
    <w:abstractNumId w:val="13"/>
  </w:num>
  <w:num w:numId="6">
    <w:abstractNumId w:val="0"/>
  </w:num>
  <w:num w:numId="7">
    <w:abstractNumId w:val="6"/>
  </w:num>
  <w:num w:numId="8">
    <w:abstractNumId w:val="28"/>
  </w:num>
  <w:num w:numId="9">
    <w:abstractNumId w:val="16"/>
  </w:num>
  <w:num w:numId="10">
    <w:abstractNumId w:val="26"/>
  </w:num>
  <w:num w:numId="11">
    <w:abstractNumId w:val="7"/>
  </w:num>
  <w:num w:numId="12">
    <w:abstractNumId w:val="11"/>
  </w:num>
  <w:num w:numId="13">
    <w:abstractNumId w:val="22"/>
  </w:num>
  <w:num w:numId="14">
    <w:abstractNumId w:val="4"/>
  </w:num>
  <w:num w:numId="15">
    <w:abstractNumId w:val="27"/>
  </w:num>
  <w:num w:numId="16">
    <w:abstractNumId w:val="29"/>
  </w:num>
  <w:num w:numId="17">
    <w:abstractNumId w:val="20"/>
  </w:num>
  <w:num w:numId="18">
    <w:abstractNumId w:val="8"/>
  </w:num>
  <w:num w:numId="19">
    <w:abstractNumId w:val="1"/>
  </w:num>
  <w:num w:numId="20">
    <w:abstractNumId w:val="14"/>
  </w:num>
  <w:num w:numId="21">
    <w:abstractNumId w:val="17"/>
  </w:num>
  <w:num w:numId="22">
    <w:abstractNumId w:val="18"/>
  </w:num>
  <w:num w:numId="23">
    <w:abstractNumId w:val="12"/>
  </w:num>
  <w:num w:numId="24">
    <w:abstractNumId w:val="15"/>
  </w:num>
  <w:num w:numId="25">
    <w:abstractNumId w:val="5"/>
  </w:num>
  <w:num w:numId="26">
    <w:abstractNumId w:val="24"/>
  </w:num>
  <w:num w:numId="27">
    <w:abstractNumId w:val="9"/>
  </w:num>
  <w:num w:numId="28">
    <w:abstractNumId w:val="21"/>
  </w:num>
  <w:num w:numId="29">
    <w:abstractNumId w:val="30"/>
  </w:num>
  <w:num w:numId="30">
    <w:abstractNumId w:val="3"/>
  </w:num>
  <w:num w:numId="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06647"/>
    <w:rsid w:val="000143C1"/>
    <w:rsid w:val="00022CF8"/>
    <w:rsid w:val="00027141"/>
    <w:rsid w:val="000273E8"/>
    <w:rsid w:val="00047345"/>
    <w:rsid w:val="0005388B"/>
    <w:rsid w:val="0006061A"/>
    <w:rsid w:val="00061998"/>
    <w:rsid w:val="00065B42"/>
    <w:rsid w:val="000706E0"/>
    <w:rsid w:val="0007211E"/>
    <w:rsid w:val="00072598"/>
    <w:rsid w:val="0008119F"/>
    <w:rsid w:val="0008264C"/>
    <w:rsid w:val="000868D3"/>
    <w:rsid w:val="000945F0"/>
    <w:rsid w:val="000974B7"/>
    <w:rsid w:val="000A2D83"/>
    <w:rsid w:val="000B20F3"/>
    <w:rsid w:val="000B7149"/>
    <w:rsid w:val="000C1972"/>
    <w:rsid w:val="000C4C73"/>
    <w:rsid w:val="000D42C1"/>
    <w:rsid w:val="000E4273"/>
    <w:rsid w:val="000E6669"/>
    <w:rsid w:val="00114A77"/>
    <w:rsid w:val="00117096"/>
    <w:rsid w:val="00121421"/>
    <w:rsid w:val="001221B5"/>
    <w:rsid w:val="001261A6"/>
    <w:rsid w:val="00130DF5"/>
    <w:rsid w:val="00136553"/>
    <w:rsid w:val="0013696C"/>
    <w:rsid w:val="00137C96"/>
    <w:rsid w:val="001404F1"/>
    <w:rsid w:val="00140BA1"/>
    <w:rsid w:val="00140FDC"/>
    <w:rsid w:val="001417D6"/>
    <w:rsid w:val="00145725"/>
    <w:rsid w:val="00146B81"/>
    <w:rsid w:val="00147982"/>
    <w:rsid w:val="0015375B"/>
    <w:rsid w:val="00154BC3"/>
    <w:rsid w:val="00167203"/>
    <w:rsid w:val="00167931"/>
    <w:rsid w:val="00174233"/>
    <w:rsid w:val="00182025"/>
    <w:rsid w:val="001869DC"/>
    <w:rsid w:val="0019035C"/>
    <w:rsid w:val="001A2AF0"/>
    <w:rsid w:val="001A6840"/>
    <w:rsid w:val="001C552A"/>
    <w:rsid w:val="001D2366"/>
    <w:rsid w:val="001E3928"/>
    <w:rsid w:val="001E6022"/>
    <w:rsid w:val="001E73F0"/>
    <w:rsid w:val="001E780A"/>
    <w:rsid w:val="001E7C34"/>
    <w:rsid w:val="001F3129"/>
    <w:rsid w:val="00204AD3"/>
    <w:rsid w:val="00207132"/>
    <w:rsid w:val="0021077C"/>
    <w:rsid w:val="00210786"/>
    <w:rsid w:val="002141B7"/>
    <w:rsid w:val="00216942"/>
    <w:rsid w:val="0022239E"/>
    <w:rsid w:val="0022295C"/>
    <w:rsid w:val="00230D1E"/>
    <w:rsid w:val="00234551"/>
    <w:rsid w:val="00244296"/>
    <w:rsid w:val="0024585E"/>
    <w:rsid w:val="00246481"/>
    <w:rsid w:val="00254375"/>
    <w:rsid w:val="00254D05"/>
    <w:rsid w:val="00256456"/>
    <w:rsid w:val="00290887"/>
    <w:rsid w:val="00296F4D"/>
    <w:rsid w:val="002A091F"/>
    <w:rsid w:val="002A09B2"/>
    <w:rsid w:val="002A39EE"/>
    <w:rsid w:val="002A71B7"/>
    <w:rsid w:val="002B11DC"/>
    <w:rsid w:val="002B4E6B"/>
    <w:rsid w:val="002B5879"/>
    <w:rsid w:val="002B598A"/>
    <w:rsid w:val="002E33A9"/>
    <w:rsid w:val="002F73D0"/>
    <w:rsid w:val="00302284"/>
    <w:rsid w:val="00307127"/>
    <w:rsid w:val="00314E29"/>
    <w:rsid w:val="00316433"/>
    <w:rsid w:val="003224C9"/>
    <w:rsid w:val="003230A5"/>
    <w:rsid w:val="0032501F"/>
    <w:rsid w:val="00325650"/>
    <w:rsid w:val="00336C8C"/>
    <w:rsid w:val="003374D3"/>
    <w:rsid w:val="003560B9"/>
    <w:rsid w:val="00360371"/>
    <w:rsid w:val="00362C7F"/>
    <w:rsid w:val="00365A1F"/>
    <w:rsid w:val="00373D24"/>
    <w:rsid w:val="00374A30"/>
    <w:rsid w:val="003774E8"/>
    <w:rsid w:val="00377B19"/>
    <w:rsid w:val="00393F1A"/>
    <w:rsid w:val="00396C3D"/>
    <w:rsid w:val="003970F8"/>
    <w:rsid w:val="003B3039"/>
    <w:rsid w:val="003C20A2"/>
    <w:rsid w:val="003C4836"/>
    <w:rsid w:val="003C498C"/>
    <w:rsid w:val="003C60DF"/>
    <w:rsid w:val="003D020D"/>
    <w:rsid w:val="003D0EC1"/>
    <w:rsid w:val="003E4257"/>
    <w:rsid w:val="003E42FA"/>
    <w:rsid w:val="003E5B60"/>
    <w:rsid w:val="003E60E6"/>
    <w:rsid w:val="003F3C6F"/>
    <w:rsid w:val="0040772B"/>
    <w:rsid w:val="0041407C"/>
    <w:rsid w:val="0041682B"/>
    <w:rsid w:val="004168C6"/>
    <w:rsid w:val="00416DA0"/>
    <w:rsid w:val="004242B2"/>
    <w:rsid w:val="00430783"/>
    <w:rsid w:val="00457AC1"/>
    <w:rsid w:val="00457D4C"/>
    <w:rsid w:val="00471C19"/>
    <w:rsid w:val="00473256"/>
    <w:rsid w:val="00474456"/>
    <w:rsid w:val="00475AB8"/>
    <w:rsid w:val="00477DF7"/>
    <w:rsid w:val="00482E83"/>
    <w:rsid w:val="00482FE9"/>
    <w:rsid w:val="00485A25"/>
    <w:rsid w:val="00486262"/>
    <w:rsid w:val="0048673A"/>
    <w:rsid w:val="00494481"/>
    <w:rsid w:val="004A355C"/>
    <w:rsid w:val="004A6A2A"/>
    <w:rsid w:val="004B36D5"/>
    <w:rsid w:val="004B6E2D"/>
    <w:rsid w:val="004D04A7"/>
    <w:rsid w:val="004D29BD"/>
    <w:rsid w:val="004D649C"/>
    <w:rsid w:val="004E036F"/>
    <w:rsid w:val="004E738E"/>
    <w:rsid w:val="004F3B98"/>
    <w:rsid w:val="004F6D17"/>
    <w:rsid w:val="004F7B65"/>
    <w:rsid w:val="00503F6A"/>
    <w:rsid w:val="00517412"/>
    <w:rsid w:val="00531B4F"/>
    <w:rsid w:val="005466AA"/>
    <w:rsid w:val="00546B0B"/>
    <w:rsid w:val="005526D2"/>
    <w:rsid w:val="005648B2"/>
    <w:rsid w:val="00566E19"/>
    <w:rsid w:val="00576C8D"/>
    <w:rsid w:val="00580E5F"/>
    <w:rsid w:val="00583D6B"/>
    <w:rsid w:val="00585BBE"/>
    <w:rsid w:val="00587777"/>
    <w:rsid w:val="00590389"/>
    <w:rsid w:val="00592AC8"/>
    <w:rsid w:val="00594121"/>
    <w:rsid w:val="005A175E"/>
    <w:rsid w:val="005A3A43"/>
    <w:rsid w:val="005B3488"/>
    <w:rsid w:val="005B62A7"/>
    <w:rsid w:val="005C0CB6"/>
    <w:rsid w:val="005C3B4D"/>
    <w:rsid w:val="005D3884"/>
    <w:rsid w:val="005D3ECC"/>
    <w:rsid w:val="005D451F"/>
    <w:rsid w:val="005E0B6C"/>
    <w:rsid w:val="005F0CEC"/>
    <w:rsid w:val="00603C24"/>
    <w:rsid w:val="00604A15"/>
    <w:rsid w:val="006104B4"/>
    <w:rsid w:val="006154F6"/>
    <w:rsid w:val="00615E80"/>
    <w:rsid w:val="006269FF"/>
    <w:rsid w:val="00627D1F"/>
    <w:rsid w:val="0063067C"/>
    <w:rsid w:val="006406A0"/>
    <w:rsid w:val="00647874"/>
    <w:rsid w:val="00652518"/>
    <w:rsid w:val="00661824"/>
    <w:rsid w:val="0066417D"/>
    <w:rsid w:val="0066438C"/>
    <w:rsid w:val="0067017A"/>
    <w:rsid w:val="00676DEE"/>
    <w:rsid w:val="00682637"/>
    <w:rsid w:val="00685C50"/>
    <w:rsid w:val="006A7A5B"/>
    <w:rsid w:val="006B05AC"/>
    <w:rsid w:val="006B4606"/>
    <w:rsid w:val="006B5931"/>
    <w:rsid w:val="006B6C31"/>
    <w:rsid w:val="006C5433"/>
    <w:rsid w:val="006C6101"/>
    <w:rsid w:val="006C7BED"/>
    <w:rsid w:val="006D100E"/>
    <w:rsid w:val="006E027B"/>
    <w:rsid w:val="006E19BA"/>
    <w:rsid w:val="006E5D57"/>
    <w:rsid w:val="006F5061"/>
    <w:rsid w:val="00703054"/>
    <w:rsid w:val="00714789"/>
    <w:rsid w:val="00714EE9"/>
    <w:rsid w:val="007239BA"/>
    <w:rsid w:val="007304C2"/>
    <w:rsid w:val="0074013A"/>
    <w:rsid w:val="00761D01"/>
    <w:rsid w:val="00762465"/>
    <w:rsid w:val="007625F0"/>
    <w:rsid w:val="0076618F"/>
    <w:rsid w:val="007665F3"/>
    <w:rsid w:val="007700D9"/>
    <w:rsid w:val="00785416"/>
    <w:rsid w:val="007863E7"/>
    <w:rsid w:val="0079005E"/>
    <w:rsid w:val="00791E9D"/>
    <w:rsid w:val="00792A5E"/>
    <w:rsid w:val="00792DCE"/>
    <w:rsid w:val="00794D6E"/>
    <w:rsid w:val="007965F5"/>
    <w:rsid w:val="007A0A63"/>
    <w:rsid w:val="007A0C65"/>
    <w:rsid w:val="007B217A"/>
    <w:rsid w:val="007B4FFB"/>
    <w:rsid w:val="007C76FB"/>
    <w:rsid w:val="007D65DC"/>
    <w:rsid w:val="007E0A6B"/>
    <w:rsid w:val="007E4DD8"/>
    <w:rsid w:val="007F16C0"/>
    <w:rsid w:val="007F642E"/>
    <w:rsid w:val="00801D2B"/>
    <w:rsid w:val="00810CBC"/>
    <w:rsid w:val="008203B5"/>
    <w:rsid w:val="0082153A"/>
    <w:rsid w:val="00823366"/>
    <w:rsid w:val="00824C5D"/>
    <w:rsid w:val="00825624"/>
    <w:rsid w:val="00841D32"/>
    <w:rsid w:val="00842EC7"/>
    <w:rsid w:val="008474C9"/>
    <w:rsid w:val="00860DF6"/>
    <w:rsid w:val="00861945"/>
    <w:rsid w:val="0086219B"/>
    <w:rsid w:val="0086384F"/>
    <w:rsid w:val="00864796"/>
    <w:rsid w:val="00871F52"/>
    <w:rsid w:val="008765BF"/>
    <w:rsid w:val="00881B89"/>
    <w:rsid w:val="0088549A"/>
    <w:rsid w:val="008A3493"/>
    <w:rsid w:val="008B23E3"/>
    <w:rsid w:val="008C090F"/>
    <w:rsid w:val="008C19EF"/>
    <w:rsid w:val="008D32BA"/>
    <w:rsid w:val="008D5304"/>
    <w:rsid w:val="008D6201"/>
    <w:rsid w:val="008F411A"/>
    <w:rsid w:val="008F59C0"/>
    <w:rsid w:val="00905D58"/>
    <w:rsid w:val="00906E30"/>
    <w:rsid w:val="00912EBC"/>
    <w:rsid w:val="00914343"/>
    <w:rsid w:val="0091463E"/>
    <w:rsid w:val="009227B1"/>
    <w:rsid w:val="00924811"/>
    <w:rsid w:val="00935B40"/>
    <w:rsid w:val="00935F6F"/>
    <w:rsid w:val="00961F74"/>
    <w:rsid w:val="00962410"/>
    <w:rsid w:val="00975ED8"/>
    <w:rsid w:val="009A0E15"/>
    <w:rsid w:val="009A2460"/>
    <w:rsid w:val="009A3325"/>
    <w:rsid w:val="009A5D6F"/>
    <w:rsid w:val="009B7205"/>
    <w:rsid w:val="009B79AF"/>
    <w:rsid w:val="009B79BA"/>
    <w:rsid w:val="009C2C68"/>
    <w:rsid w:val="009C637D"/>
    <w:rsid w:val="009D210E"/>
    <w:rsid w:val="009D56D5"/>
    <w:rsid w:val="009D60EE"/>
    <w:rsid w:val="009D6F47"/>
    <w:rsid w:val="009D77F3"/>
    <w:rsid w:val="009E0051"/>
    <w:rsid w:val="009E1DAF"/>
    <w:rsid w:val="009E69FC"/>
    <w:rsid w:val="009F6906"/>
    <w:rsid w:val="009F78CA"/>
    <w:rsid w:val="00A03C95"/>
    <w:rsid w:val="00A04834"/>
    <w:rsid w:val="00A10386"/>
    <w:rsid w:val="00A107F0"/>
    <w:rsid w:val="00A14ABC"/>
    <w:rsid w:val="00A26DE7"/>
    <w:rsid w:val="00A43C01"/>
    <w:rsid w:val="00A445A5"/>
    <w:rsid w:val="00A466AE"/>
    <w:rsid w:val="00A56662"/>
    <w:rsid w:val="00A5715B"/>
    <w:rsid w:val="00A572D7"/>
    <w:rsid w:val="00A623C0"/>
    <w:rsid w:val="00A731C9"/>
    <w:rsid w:val="00A753AF"/>
    <w:rsid w:val="00A91AF8"/>
    <w:rsid w:val="00A92DA7"/>
    <w:rsid w:val="00A92EAB"/>
    <w:rsid w:val="00A95EC3"/>
    <w:rsid w:val="00AB1AAE"/>
    <w:rsid w:val="00AB33B0"/>
    <w:rsid w:val="00AC0871"/>
    <w:rsid w:val="00AC3DCD"/>
    <w:rsid w:val="00AD65F0"/>
    <w:rsid w:val="00AE51AF"/>
    <w:rsid w:val="00AE5AFB"/>
    <w:rsid w:val="00AF2973"/>
    <w:rsid w:val="00B0377C"/>
    <w:rsid w:val="00B0472E"/>
    <w:rsid w:val="00B04CDE"/>
    <w:rsid w:val="00B116E6"/>
    <w:rsid w:val="00B175B3"/>
    <w:rsid w:val="00B24F9F"/>
    <w:rsid w:val="00B26927"/>
    <w:rsid w:val="00B33F5A"/>
    <w:rsid w:val="00B55D80"/>
    <w:rsid w:val="00B56EDD"/>
    <w:rsid w:val="00B669F5"/>
    <w:rsid w:val="00B74351"/>
    <w:rsid w:val="00B8573D"/>
    <w:rsid w:val="00B87DCF"/>
    <w:rsid w:val="00B90BD6"/>
    <w:rsid w:val="00B947B7"/>
    <w:rsid w:val="00B9555F"/>
    <w:rsid w:val="00B96EFC"/>
    <w:rsid w:val="00BA09D8"/>
    <w:rsid w:val="00BA3DA5"/>
    <w:rsid w:val="00BB03EC"/>
    <w:rsid w:val="00BB554C"/>
    <w:rsid w:val="00BB5D11"/>
    <w:rsid w:val="00BC23D5"/>
    <w:rsid w:val="00BD1CAC"/>
    <w:rsid w:val="00BD69C1"/>
    <w:rsid w:val="00BE770C"/>
    <w:rsid w:val="00BF177B"/>
    <w:rsid w:val="00BF4CED"/>
    <w:rsid w:val="00C02672"/>
    <w:rsid w:val="00C0372B"/>
    <w:rsid w:val="00C0443B"/>
    <w:rsid w:val="00C056A1"/>
    <w:rsid w:val="00C22980"/>
    <w:rsid w:val="00C245DC"/>
    <w:rsid w:val="00C26F23"/>
    <w:rsid w:val="00C337DA"/>
    <w:rsid w:val="00C354D2"/>
    <w:rsid w:val="00C42F14"/>
    <w:rsid w:val="00C53150"/>
    <w:rsid w:val="00C63DA6"/>
    <w:rsid w:val="00C730D4"/>
    <w:rsid w:val="00C768B3"/>
    <w:rsid w:val="00C933D5"/>
    <w:rsid w:val="00C94434"/>
    <w:rsid w:val="00CA0230"/>
    <w:rsid w:val="00CA2D4C"/>
    <w:rsid w:val="00CA44FD"/>
    <w:rsid w:val="00CA540E"/>
    <w:rsid w:val="00CA5844"/>
    <w:rsid w:val="00CA773C"/>
    <w:rsid w:val="00CB0DF7"/>
    <w:rsid w:val="00CE20B8"/>
    <w:rsid w:val="00CF03FB"/>
    <w:rsid w:val="00CF367E"/>
    <w:rsid w:val="00CF4E66"/>
    <w:rsid w:val="00CF5C29"/>
    <w:rsid w:val="00D03803"/>
    <w:rsid w:val="00D0745D"/>
    <w:rsid w:val="00D176D5"/>
    <w:rsid w:val="00D2656C"/>
    <w:rsid w:val="00D2715C"/>
    <w:rsid w:val="00D42599"/>
    <w:rsid w:val="00D51ADE"/>
    <w:rsid w:val="00D547D6"/>
    <w:rsid w:val="00D55331"/>
    <w:rsid w:val="00D76BE9"/>
    <w:rsid w:val="00D81D2C"/>
    <w:rsid w:val="00D900A5"/>
    <w:rsid w:val="00D942BE"/>
    <w:rsid w:val="00D95DE5"/>
    <w:rsid w:val="00D96F38"/>
    <w:rsid w:val="00DA3516"/>
    <w:rsid w:val="00DC39FF"/>
    <w:rsid w:val="00DC6AB1"/>
    <w:rsid w:val="00DD122F"/>
    <w:rsid w:val="00DE2B37"/>
    <w:rsid w:val="00DF19EF"/>
    <w:rsid w:val="00DF475F"/>
    <w:rsid w:val="00DF53FA"/>
    <w:rsid w:val="00E018D9"/>
    <w:rsid w:val="00E01AB0"/>
    <w:rsid w:val="00E023F6"/>
    <w:rsid w:val="00E04A82"/>
    <w:rsid w:val="00E05B04"/>
    <w:rsid w:val="00E07128"/>
    <w:rsid w:val="00E0735F"/>
    <w:rsid w:val="00E13519"/>
    <w:rsid w:val="00E17AA7"/>
    <w:rsid w:val="00E216C7"/>
    <w:rsid w:val="00E24FF3"/>
    <w:rsid w:val="00E37E8D"/>
    <w:rsid w:val="00E41E83"/>
    <w:rsid w:val="00E47CF3"/>
    <w:rsid w:val="00E5060A"/>
    <w:rsid w:val="00E50625"/>
    <w:rsid w:val="00E55724"/>
    <w:rsid w:val="00E61E8E"/>
    <w:rsid w:val="00E7586C"/>
    <w:rsid w:val="00E879F3"/>
    <w:rsid w:val="00E92FBC"/>
    <w:rsid w:val="00EB1038"/>
    <w:rsid w:val="00EB2856"/>
    <w:rsid w:val="00EB7018"/>
    <w:rsid w:val="00EB737B"/>
    <w:rsid w:val="00EC286A"/>
    <w:rsid w:val="00EC3C77"/>
    <w:rsid w:val="00EC3CE8"/>
    <w:rsid w:val="00ED1F1F"/>
    <w:rsid w:val="00ED263A"/>
    <w:rsid w:val="00ED4ABB"/>
    <w:rsid w:val="00ED74BE"/>
    <w:rsid w:val="00EE0AA7"/>
    <w:rsid w:val="00EE0AAB"/>
    <w:rsid w:val="00EF19F4"/>
    <w:rsid w:val="00F0100C"/>
    <w:rsid w:val="00F04EB4"/>
    <w:rsid w:val="00F12B44"/>
    <w:rsid w:val="00F27C5F"/>
    <w:rsid w:val="00F31C96"/>
    <w:rsid w:val="00F37597"/>
    <w:rsid w:val="00F42964"/>
    <w:rsid w:val="00F42EAB"/>
    <w:rsid w:val="00F44418"/>
    <w:rsid w:val="00F4655D"/>
    <w:rsid w:val="00F50B5F"/>
    <w:rsid w:val="00F53FCE"/>
    <w:rsid w:val="00F57F1D"/>
    <w:rsid w:val="00F64C81"/>
    <w:rsid w:val="00F67828"/>
    <w:rsid w:val="00F67A6F"/>
    <w:rsid w:val="00F86641"/>
    <w:rsid w:val="00F86C55"/>
    <w:rsid w:val="00FA17D3"/>
    <w:rsid w:val="00FA22B9"/>
    <w:rsid w:val="00FB1001"/>
    <w:rsid w:val="00FB15BA"/>
    <w:rsid w:val="00FB1E98"/>
    <w:rsid w:val="00FB22C3"/>
    <w:rsid w:val="00FC0176"/>
    <w:rsid w:val="00FC66A3"/>
    <w:rsid w:val="00FE33C7"/>
    <w:rsid w:val="00FE5AC5"/>
    <w:rsid w:val="00FF258F"/>
    <w:rsid w:val="00FF715A"/>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1B4D21B6-BD53-4943-9A9F-48DD3E88A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E83"/>
    <w:pPr>
      <w:spacing w:after="0" w:line="480" w:lineRule="auto"/>
      <w:ind w:firstLine="720"/>
      <w:jc w:val="both"/>
    </w:pPr>
    <w:rPr>
      <w:rFonts w:ascii="Times New Roman" w:hAnsi="Times New Roman"/>
      <w:noProof/>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07128"/>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879F3"/>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7128"/>
    <w:pPr>
      <w:ind w:left="720"/>
      <w:contextualSpacing/>
    </w:pPr>
  </w:style>
  <w:style w:type="character" w:customStyle="1" w:styleId="Heading1Char">
    <w:name w:val="Heading 1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07128"/>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792A5E"/>
    <w:pPr>
      <w:tabs>
        <w:tab w:val="right" w:leader="dot" w:pos="7927"/>
      </w:tabs>
      <w:spacing w:after="100"/>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line="360" w:lineRule="auto"/>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504"/>
      </w:tabs>
      <w:spacing w:line="240" w:lineRule="auto"/>
      <w:ind w:left="504" w:hanging="50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E879F3"/>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541401773">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796803806">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153058705">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389764297">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941B78D7-CB64-49F7-A497-9E0E0DFF9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8</TotalTime>
  <Pages>6</Pages>
  <Words>754</Words>
  <Characters>4301</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y</dc:creator>
  <cp:keywords/>
  <dc:description/>
  <cp:lastModifiedBy>Microsoft account</cp:lastModifiedBy>
  <cp:revision>177</cp:revision>
  <cp:lastPrinted>2021-12-27T18:54:00Z</cp:lastPrinted>
  <dcterms:created xsi:type="dcterms:W3CDTF">2020-12-16T15:20:00Z</dcterms:created>
  <dcterms:modified xsi:type="dcterms:W3CDTF">2022-01-30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gvMb1WZ"/&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